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5D1BBB99" w14:textId="4887F95E" w:rsidR="00F766BD" w:rsidRPr="005211F1" w:rsidRDefault="006D40E4" w:rsidP="00F46ABD">
      <w:pPr>
        <w:pStyle w:val="Title1"/>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to the attitudes and learning histories it </w:t>
      </w:r>
      <w:r w:rsidR="00D84301">
        <w:t>is used</w:t>
      </w:r>
      <w:r w:rsidRPr="005211F1">
        <w:t xml:space="preserve">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6A7DDF79" w14:textId="42CDEA55" w:rsidR="002F5E62" w:rsidRPr="002F5E62" w:rsidRDefault="002F5E62" w:rsidP="002F5E62">
      <w:pPr>
        <w:pStyle w:val="abstract"/>
      </w:pPr>
      <w:r w:rsidRPr="002F5E62">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2F5E62">
        <w:rPr>
          <w:i/>
        </w:rPr>
        <w:t>N</w:t>
      </w:r>
      <w:r w:rsidRPr="002F5E62">
        <w:t xml:space="preserve">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t>, and effects on the task are heavily confounded</w:t>
      </w:r>
      <w:r w:rsidRPr="002F5E62">
        <w:t xml:space="preserve">. The existence of the generic pattern may also undermine the validity of many conclusions made in the published IRAP literature. </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49294CF"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00D12214">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00D12214">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00D12214">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00D12214">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00D12214">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8A9A191"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 xml:space="preserve">(Hussey, </w:t>
      </w:r>
      <w:r w:rsidRPr="005211F1">
        <w:t>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0D4308">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0D4308">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w:t>
      </w:r>
      <w:r w:rsidRPr="005211F1">
        <w:lastRenderedPageBreak/>
        <w:t xml:space="preserve">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6727FCC8"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5750C3DA" w:rsidR="000D4308" w:rsidRPr="005211F1" w:rsidRDefault="000D4308" w:rsidP="000D4308">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w:t>
      </w:r>
      <w:r w:rsidRPr="005211F1">
        <w:t xml:space="preserve">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3001C49D"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0D4308">
      <w:pPr>
        <w:pStyle w:val="Heading2"/>
      </w:pPr>
      <w:bookmarkStart w:id="5" w:name="_ewb4gz3cin37" w:colFirst="0" w:colLast="0"/>
      <w:bookmarkEnd w:id="5"/>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0D4308">
      <w:pPr>
        <w:pStyle w:val="Heading2"/>
      </w:pPr>
      <w:r w:rsidRPr="005211F1">
        <w:t>Measures</w:t>
      </w:r>
    </w:p>
    <w:p w14:paraId="36951DCA" w14:textId="68A7F845" w:rsidR="000D4308" w:rsidRPr="005211F1" w:rsidRDefault="000D4308" w:rsidP="000D4308">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w:t>
      </w:r>
      <w:r w:rsidRPr="005211F1">
        <w:lastRenderedPageBreak/>
        <w:t xml:space="preserve">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6E6E524F"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713BDFF2" w:rsidR="000D4308" w:rsidRPr="005211F1" w:rsidRDefault="000D4308" w:rsidP="000D4308">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253D7565" w:rsidR="000D4308" w:rsidRDefault="000D4308" w:rsidP="000D4308">
      <w:r w:rsidRPr="005211F1">
        <w:t xml:space="preserve">A mixed within-between ANOVA was run using type III sum of squares method with IRAP </w:t>
      </w:r>
      <w:r w:rsidRPr="005211F1">
        <w:rPr>
          <w:i/>
        </w:rPr>
        <w:t>D</w:t>
      </w:r>
      <w:r w:rsidRPr="005211F1">
        <w:t xml:space="preserve"> scores as the dependent variable, IRAP trial-type as the within </w:t>
      </w:r>
      <w:proofErr w:type="gramStart"/>
      <w:r w:rsidRPr="005211F1">
        <w:t>subjects</w:t>
      </w:r>
      <w:proofErr w:type="gramEnd"/>
      <w:r w:rsidRPr="005211F1">
        <w:t xml:space="preserve">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w:t>
      </w:r>
      <w:r w:rsidRPr="005211F1">
        <w:t xml:space="preserve">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8987B74" w14:textId="7CC4D88B" w:rsidR="00F102A7" w:rsidRDefault="00F102A7" w:rsidP="00F102A7">
      <w:pPr>
        <w:ind w:firstLine="0"/>
      </w:pPr>
    </w:p>
    <w:p w14:paraId="6E8799D8" w14:textId="77777777" w:rsidR="00F102A7" w:rsidRPr="009B786B" w:rsidRDefault="00F102A7" w:rsidP="00F102A7">
      <w:pPr>
        <w:ind w:firstLine="0"/>
        <w:jc w:val="center"/>
      </w:pPr>
      <w:r>
        <w:rPr>
          <w:noProof/>
        </w:rPr>
        <w:drawing>
          <wp:inline distT="0" distB="0" distL="0" distR="0" wp14:anchorId="3DF42DFE" wp14:editId="5B954822">
            <wp:extent cx="2755900" cy="3100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2755900" cy="3100705"/>
                    </a:xfrm>
                    <a:prstGeom prst="rect">
                      <a:avLst/>
                    </a:prstGeom>
                  </pic:spPr>
                </pic:pic>
              </a:graphicData>
            </a:graphic>
          </wp:inline>
        </w:drawing>
      </w:r>
    </w:p>
    <w:p w14:paraId="6325D89F" w14:textId="77777777" w:rsidR="00F102A7" w:rsidRPr="009B786B" w:rsidRDefault="00F102A7" w:rsidP="00F102A7">
      <w:pPr>
        <w:pStyle w:val="figuretitles"/>
      </w:pPr>
      <w:r w:rsidRPr="009B786B">
        <w:rPr>
          <w:i/>
        </w:rPr>
        <w:t>Figure 1.</w:t>
      </w:r>
      <w:r w:rsidRPr="009B786B">
        <w:t xml:space="preserve"> Effect size estimates for the ANOVAs.</w:t>
      </w:r>
    </w:p>
    <w:p w14:paraId="26B450AC" w14:textId="77777777" w:rsidR="00F102A7" w:rsidRPr="005211F1" w:rsidRDefault="00F102A7" w:rsidP="00F102A7">
      <w:pPr>
        <w:ind w:firstLine="0"/>
      </w:pPr>
    </w:p>
    <w:p w14:paraId="6518DF41" w14:textId="27593B1C" w:rsidR="00FF65C2" w:rsidRPr="005211F1" w:rsidRDefault="000D4308" w:rsidP="00F102A7">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xml:space="preserve">. </w:t>
      </w:r>
      <w:proofErr w:type="gramStart"/>
      <w:r w:rsidR="00AD7A86">
        <w:t>I</w:t>
      </w:r>
      <w:r w:rsidR="002C6BD6">
        <w:t>ndeed</w:t>
      </w:r>
      <w:proofErr w:type="gramEnd"/>
      <w:r w:rsidR="002C6BD6">
        <w:t xml:space="preserve">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w:t>
      </w:r>
      <w:r w:rsidRPr="005211F1">
        <w:lastRenderedPageBreak/>
        <w:t xml:space="preserve">Results therefore supported the conclusion that variation in the IRAP effects are mostly attributable to a generic pattern among the IRAP trial types. IRAP effects are therefore relatively insensitive to the attitude domain being assessed. </w:t>
      </w: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92BAE14" w:rsidR="000D4308" w:rsidRPr="005211F1" w:rsidRDefault="000D4308" w:rsidP="00BB110C">
      <w:r w:rsidRPr="005211F1">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8E5DAD">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2D4B59">
      <w:pPr>
        <w:ind w:firstLine="0"/>
      </w:pPr>
    </w:p>
    <w:p w14:paraId="65E1F17D" w14:textId="46B52243" w:rsidR="002D4B59" w:rsidRPr="009B786B" w:rsidRDefault="00030308" w:rsidP="002D4B59">
      <w:pPr>
        <w:ind w:firstLine="0"/>
      </w:pPr>
      <w:r>
        <w:rPr>
          <w:noProof/>
        </w:rPr>
        <w:drawing>
          <wp:inline distT="0" distB="0" distL="0" distR="0" wp14:anchorId="112C9B48" wp14:editId="525E468A">
            <wp:extent cx="2755900" cy="3215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stretch>
                      <a:fillRect/>
                    </a:stretch>
                  </pic:blipFill>
                  <pic:spPr>
                    <a:xfrm>
                      <a:off x="0" y="0"/>
                      <a:ext cx="2755900" cy="3215005"/>
                    </a:xfrm>
                    <a:prstGeom prst="rect">
                      <a:avLst/>
                    </a:prstGeom>
                  </pic:spPr>
                </pic:pic>
              </a:graphicData>
            </a:graphic>
          </wp:inline>
        </w:drawing>
      </w:r>
    </w:p>
    <w:p w14:paraId="2BD286B4" w14:textId="77E92F7B"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F3068A">
      <w:pPr>
        <w:pStyle w:val="figuretitles"/>
      </w:pPr>
    </w:p>
    <w:p w14:paraId="4E5CBC0C" w14:textId="77777777" w:rsidR="002D4B59" w:rsidRDefault="002D4B59" w:rsidP="008E5DAD">
      <w:pPr>
        <w:ind w:firstLine="0"/>
      </w:pPr>
    </w:p>
    <w:p w14:paraId="103C8F40" w14:textId="19F005C7" w:rsidR="002D4B59" w:rsidRPr="009B786B" w:rsidRDefault="00030308" w:rsidP="002D4B59">
      <w:pPr>
        <w:ind w:firstLine="0"/>
      </w:pPr>
      <w:r>
        <w:rPr>
          <w:noProof/>
        </w:rPr>
        <w:drawing>
          <wp:inline distT="0" distB="0" distL="0" distR="0" wp14:anchorId="34BB1E94" wp14:editId="7CC5EC60">
            <wp:extent cx="2755900" cy="192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2755900" cy="1929130"/>
                    </a:xfrm>
                    <a:prstGeom prst="rect">
                      <a:avLst/>
                    </a:prstGeom>
                  </pic:spPr>
                </pic:pic>
              </a:graphicData>
            </a:graphic>
          </wp:inline>
        </w:drawing>
      </w:r>
    </w:p>
    <w:p w14:paraId="2177E944" w14:textId="2E392EF0" w:rsidR="002D4B59" w:rsidRDefault="002D4B59" w:rsidP="005963FA">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5963FA">
      <w:pPr>
        <w:pStyle w:val="figuretitles"/>
      </w:pPr>
    </w:p>
    <w:p w14:paraId="06803699" w14:textId="77777777" w:rsidR="000D4308" w:rsidRPr="005211F1" w:rsidRDefault="000D4308" w:rsidP="000D4308">
      <w:pPr>
        <w:pStyle w:val="Heading1"/>
      </w:pPr>
      <w:r w:rsidRPr="005211F1">
        <w:t>Discussion</w:t>
      </w:r>
    </w:p>
    <w:p w14:paraId="7FBB50F6" w14:textId="5E6F239D" w:rsidR="000D4308" w:rsidRPr="005211F1" w:rsidRDefault="000D4308" w:rsidP="000D4308">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w:t>
      </w:r>
      <w:r w:rsidRPr="005211F1">
        <w:lastRenderedPageBreak/>
        <w:t xml:space="preserve">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1935A94B"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5DC52F99" w14:textId="77777777" w:rsidR="00F102A7" w:rsidRPr="007666DF" w:rsidRDefault="000D4308" w:rsidP="00F102A7">
      <w:pPr>
        <w:ind w:firstLine="0"/>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w:t>
      </w:r>
      <w:r w:rsidR="00F102A7">
        <w:t xml:space="preserve"> </w:t>
      </w:r>
      <w:r w:rsidR="00F102A7" w:rsidRPr="005211F1">
        <w:t xml:space="preserve">conclusions when a </w:t>
      </w:r>
      <w:r w:rsidR="00F102A7" w:rsidRPr="005211F1">
        <w:rPr>
          <w:i/>
        </w:rPr>
        <w:t>D</w:t>
      </w:r>
      <w:r w:rsidR="00F102A7" w:rsidRPr="005211F1">
        <w:t xml:space="preserve"> score at or near zero is treated as meaningful have been around as long as the IRAP itself </w:t>
      </w:r>
      <w:r w:rsidR="00F102A7" w:rsidRPr="005211F1">
        <w:fldChar w:fldCharType="begin"/>
      </w:r>
      <w:r w:rsidR="00F102A7">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F102A7" w:rsidRPr="005211F1">
        <w:fldChar w:fldCharType="separate"/>
      </w:r>
      <w:r w:rsidR="00F102A7" w:rsidRPr="005211F1">
        <w:t>(Blanton &amp; Jaccard, 2006)</w:t>
      </w:r>
      <w:r w:rsidR="00F102A7" w:rsidRPr="005211F1">
        <w:fldChar w:fldCharType="end"/>
      </w:r>
      <w:r w:rsidR="00F102A7" w:rsidRPr="005211F1">
        <w:t>. However, these have previously been conceptual arguments, where the current work is empirical.</w:t>
      </w:r>
    </w:p>
    <w:p w14:paraId="70BFDC97" w14:textId="77777777" w:rsidR="00F102A7" w:rsidRDefault="00F102A7" w:rsidP="00F102A7">
      <w:pPr>
        <w:rPr>
          <w:color w:val="FF0000"/>
        </w:rPr>
      </w:pPr>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0B7E8F29" w14:textId="77777777" w:rsidR="00F102A7" w:rsidRDefault="00F102A7" w:rsidP="00F102A7">
      <w:pPr>
        <w:ind w:firstLine="0"/>
        <w:jc w:val="center"/>
        <w:rPr>
          <w:color w:val="FF0000"/>
        </w:rPr>
      </w:pPr>
    </w:p>
    <w:p w14:paraId="1146C694" w14:textId="77777777" w:rsidR="00F102A7" w:rsidRPr="00532235" w:rsidRDefault="00F102A7" w:rsidP="00F102A7">
      <w:pPr>
        <w:ind w:firstLine="0"/>
        <w:jc w:val="center"/>
        <w:rPr>
          <w:color w:val="FF0000"/>
        </w:rPr>
      </w:pPr>
      <w:r>
        <w:rPr>
          <w:noProof/>
          <w:color w:val="FF0000"/>
        </w:rPr>
        <w:drawing>
          <wp:inline distT="0" distB="0" distL="0" distR="0" wp14:anchorId="3BAA5F7B" wp14:editId="121DB8A5">
            <wp:extent cx="2755900" cy="16078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stretch>
                      <a:fillRect/>
                    </a:stretch>
                  </pic:blipFill>
                  <pic:spPr>
                    <a:xfrm>
                      <a:off x="0" y="0"/>
                      <a:ext cx="2755900" cy="1607820"/>
                    </a:xfrm>
                    <a:prstGeom prst="rect">
                      <a:avLst/>
                    </a:prstGeom>
                  </pic:spPr>
                </pic:pic>
              </a:graphicData>
            </a:graphic>
          </wp:inline>
        </w:drawing>
      </w:r>
    </w:p>
    <w:p w14:paraId="633CD575" w14:textId="77777777" w:rsidR="00F102A7" w:rsidRPr="00B056A5" w:rsidRDefault="00F102A7" w:rsidP="00F102A7">
      <w:pPr>
        <w:pStyle w:val="figuretitles"/>
      </w:pPr>
      <w:r w:rsidRPr="00532235">
        <w:rPr>
          <w:i/>
        </w:rPr>
        <w:t>Figure 4.</w:t>
      </w:r>
      <w:r w:rsidRPr="00532235">
        <w:t xml:space="preserve"> Statistical comparisons whose substantive conclusions are invalidated by the existence of the generic pattern among IRAP effects.</w:t>
      </w:r>
    </w:p>
    <w:p w14:paraId="6FCE9C0E" w14:textId="2FD5E476" w:rsidR="005963FA" w:rsidRDefault="000D4308" w:rsidP="004B1564">
      <w:pPr>
        <w:sectPr w:rsidR="005963FA" w:rsidSect="000D4308">
          <w:type w:val="continuous"/>
          <w:pgSz w:w="11900" w:h="16840" w:code="9"/>
          <w:pgMar w:top="1440" w:right="1440" w:bottom="1440" w:left="1440" w:header="720" w:footer="720" w:gutter="0"/>
          <w:cols w:num="2" w:space="340"/>
          <w:titlePg/>
          <w:docGrid w:linePitch="360"/>
        </w:sectPr>
      </w:pPr>
      <w:r w:rsidRPr="005211F1">
        <w:t xml:space="preserve"> </w:t>
      </w:r>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5DFC5CAD" w:rsidR="00703F4F" w:rsidRPr="00703F4F" w:rsidRDefault="00456379" w:rsidP="00703F4F">
            <w:pPr>
              <w:ind w:firstLine="0"/>
              <w:jc w:val="left"/>
              <w:rPr>
                <w:sz w:val="16"/>
                <w:szCs w:val="16"/>
              </w:rPr>
            </w:pPr>
            <w:r>
              <w:rPr>
                <w:sz w:val="16"/>
                <w:szCs w:val="16"/>
              </w:rPr>
              <w:t>Confound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101DCAD1" w:rsidR="00703F4F" w:rsidRPr="00703F4F" w:rsidRDefault="00456379" w:rsidP="00703F4F">
            <w:pPr>
              <w:ind w:firstLine="0"/>
              <w:jc w:val="left"/>
              <w:rPr>
                <w:sz w:val="16"/>
                <w:szCs w:val="16"/>
              </w:rPr>
            </w:pPr>
            <w:r>
              <w:rPr>
                <w:sz w:val="16"/>
                <w:szCs w:val="16"/>
              </w:rPr>
              <w:t>Confound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674AAE2A" w14:textId="142A066C" w:rsidR="000D4308" w:rsidRPr="005211F1" w:rsidRDefault="000D4308" w:rsidP="00F102A7">
      <w:r w:rsidRPr="005211F1">
        <w:lastRenderedPageBreak/>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0D4308">
      <w:r w:rsidRPr="005211F1">
        <w:t>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w:t>
      </w:r>
      <w:r w:rsidRPr="005211F1">
        <w:t>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t>Conclusions</w:t>
      </w:r>
    </w:p>
    <w:p w14:paraId="70961ED1" w14:textId="6DA8EA43" w:rsidR="000D4308" w:rsidRDefault="000D4308" w:rsidP="000D4308">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1620A3C1" w14:textId="34D14570" w:rsidR="00B6054D" w:rsidRDefault="00B6054D" w:rsidP="00B6054D">
      <w:pPr>
        <w:pStyle w:val="Heading1"/>
      </w:pPr>
      <w:r>
        <w:t>Author notes</w:t>
      </w:r>
    </w:p>
    <w:p w14:paraId="4AC093AF" w14:textId="77777777" w:rsidR="00B6054D" w:rsidRDefault="00B6054D" w:rsidP="00B6054D">
      <w:pPr>
        <w:pStyle w:val="Heading2"/>
      </w:pPr>
      <w:r>
        <w:t>Funding</w:t>
      </w:r>
    </w:p>
    <w:p w14:paraId="5B61B6E6" w14:textId="20693007" w:rsidR="00B6054D" w:rsidRDefault="00B6054D" w:rsidP="00B6054D">
      <w:r w:rsidRPr="00B6054D">
        <w:t>IH was supported by Ghent University grant 01P05517 and the META-REP Priority Program of the German Research Foundation (#464488178).</w:t>
      </w:r>
    </w:p>
    <w:p w14:paraId="7E643509" w14:textId="407D77F8" w:rsidR="00B6054D" w:rsidRDefault="00B6054D" w:rsidP="00B6054D">
      <w:pPr>
        <w:pStyle w:val="Heading2"/>
      </w:pPr>
      <w:r>
        <w:t>Conflict of interest</w:t>
      </w:r>
    </w:p>
    <w:p w14:paraId="28702FF3" w14:textId="0F54C0BE" w:rsidR="00B6054D" w:rsidRPr="005211F1" w:rsidRDefault="00B6054D" w:rsidP="00B6054D">
      <w:r>
        <w:t>None.</w:t>
      </w:r>
    </w:p>
    <w:p w14:paraId="4A2932A8" w14:textId="77777777" w:rsidR="000D4308" w:rsidRPr="005211F1" w:rsidRDefault="000D4308" w:rsidP="000D4308">
      <w:pPr>
        <w:pStyle w:val="Heading1"/>
      </w:pPr>
      <w:r w:rsidRPr="005211F1">
        <w:t>References</w:t>
      </w:r>
    </w:p>
    <w:p w14:paraId="3DF7386C" w14:textId="77777777" w:rsidR="00D12214" w:rsidRPr="00D12214" w:rsidRDefault="000D4308" w:rsidP="003952F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3952F7">
      <w:pPr>
        <w:pStyle w:val="Bibliography"/>
      </w:pPr>
      <w:r w:rsidRPr="00D12214">
        <w:t xml:space="preserve">Barnes-Holmes, D., &amp; Hussey, I. (2016). The functional-cognitive meta-theoretical framework: Reflections, possible clarifications and how to move forward. </w:t>
      </w:r>
      <w:r w:rsidRPr="00D12214">
        <w:rPr>
          <w:i/>
          <w:iCs/>
        </w:rPr>
        <w:t xml:space="preserve">International Journal of </w:t>
      </w:r>
      <w:r w:rsidRPr="00D12214">
        <w:rPr>
          <w:i/>
          <w:iCs/>
        </w:rPr>
        <w:lastRenderedPageBreak/>
        <w:t>Psychology</w:t>
      </w:r>
      <w:r w:rsidRPr="00D12214">
        <w:t xml:space="preserve">, </w:t>
      </w:r>
      <w:r w:rsidRPr="00D12214">
        <w:rPr>
          <w:i/>
          <w:iCs/>
        </w:rPr>
        <w:t>51</w:t>
      </w:r>
      <w:r w:rsidRPr="00D12214">
        <w:t>(1), 50–57. https://doi.org/10.1002/ijop.12166</w:t>
      </w:r>
    </w:p>
    <w:p w14:paraId="361A5673" w14:textId="77777777" w:rsidR="00D12214" w:rsidRPr="00D12214" w:rsidRDefault="00D12214" w:rsidP="003952F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3952F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3952F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3952F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3952F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3952F7">
      <w:pPr>
        <w:pStyle w:val="Bibliography"/>
      </w:pPr>
      <w:r w:rsidRPr="00D12214">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3952F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3952F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3952F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3952F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3952F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3952F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3952F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3952F7">
      <w:pPr>
        <w:pStyle w:val="Bibliography"/>
      </w:pPr>
      <w:r w:rsidRPr="00D12214">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3952F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3952F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3952F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3952F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3952F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3952F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3952F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3952F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D12214" w:rsidRDefault="00D12214" w:rsidP="003952F7">
      <w:pPr>
        <w:pStyle w:val="Bibliography"/>
      </w:pPr>
      <w:r w:rsidRPr="00D12214">
        <w:t xml:space="preserve">Whelan, R. (2008). Effective analysis of reaction time data. </w:t>
      </w:r>
      <w:r w:rsidRPr="00D12214">
        <w:rPr>
          <w:i/>
          <w:iCs/>
        </w:rPr>
        <w:t>The Psychological Record</w:t>
      </w:r>
      <w:r w:rsidRPr="00D12214">
        <w:t xml:space="preserve">, </w:t>
      </w:r>
      <w:r w:rsidRPr="00D12214">
        <w:rPr>
          <w:i/>
          <w:iCs/>
        </w:rPr>
        <w:t>58</w:t>
      </w:r>
      <w:r w:rsidRPr="00D12214">
        <w:t>(3), 475–482.</w:t>
      </w:r>
    </w:p>
    <w:p w14:paraId="65151D28" w14:textId="77777777" w:rsidR="000D4308" w:rsidRDefault="000D4308" w:rsidP="003952F7">
      <w:pPr>
        <w:ind w:left="360" w:hanging="360"/>
        <w:jc w:val="left"/>
      </w:pPr>
      <w:r w:rsidRPr="005211F1">
        <w:fldChar w:fldCharType="end"/>
      </w:r>
    </w:p>
    <w:p w14:paraId="61BE35A5" w14:textId="536F05B7" w:rsidR="004559D9" w:rsidRPr="005211F1" w:rsidRDefault="004559D9" w:rsidP="00436989">
      <w:pPr>
        <w:pStyle w:val="Bibliography"/>
        <w:ind w:left="0" w:firstLine="0"/>
      </w:pPr>
    </w:p>
    <w:sectPr w:rsidR="004559D9" w:rsidRPr="005211F1" w:rsidSect="004E4063">
      <w:pgSz w:w="11900" w:h="16840" w:code="9"/>
      <w:pgMar w:top="1440" w:right="1440" w:bottom="1440" w:left="1440" w:header="720" w:footer="720" w:gutter="0"/>
      <w:cols w:num="2"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4B3EF" w14:textId="77777777" w:rsidR="00974D46" w:rsidRDefault="00974D46" w:rsidP="009B786B">
      <w:r>
        <w:separator/>
      </w:r>
    </w:p>
  </w:endnote>
  <w:endnote w:type="continuationSeparator" w:id="0">
    <w:p w14:paraId="31EB72F5" w14:textId="77777777" w:rsidR="00974D46" w:rsidRDefault="00974D46"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095255"/>
      <w:docPartObj>
        <w:docPartGallery w:val="Page Numbers (Bottom of Page)"/>
        <w:docPartUnique/>
      </w:docPartObj>
    </w:sdt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1692552"/>
      <w:docPartObj>
        <w:docPartGallery w:val="Page Numbers (Bottom of Page)"/>
        <w:docPartUnique/>
      </w:docPartObj>
    </w:sdt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A04A9" w14:textId="77777777" w:rsidR="00974D46" w:rsidRDefault="00974D46" w:rsidP="009B786B">
      <w:r>
        <w:separator/>
      </w:r>
    </w:p>
  </w:footnote>
  <w:footnote w:type="continuationSeparator" w:id="0">
    <w:p w14:paraId="06D693EB" w14:textId="77777777" w:rsidR="00974D46" w:rsidRDefault="00974D46"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270E"/>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4D46"/>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054D"/>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3D80"/>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02A7"/>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3952F7"/>
    <w:pPr>
      <w:ind w:left="360" w:hanging="36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31</TotalTime>
  <Pages>8</Pages>
  <Words>16954</Words>
  <Characters>9664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100</cp:revision>
  <dcterms:created xsi:type="dcterms:W3CDTF">2020-07-15T15:27:00Z</dcterms:created>
  <dcterms:modified xsi:type="dcterms:W3CDTF">2022-07-29T14: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